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5846FED2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>Detailed methods are described in [</w:t>
      </w:r>
      <w:r w:rsidR="00332EA7" w:rsidRPr="4F5E088A">
        <w:rPr>
          <w:rFonts w:eastAsia="Calibri"/>
          <w:b/>
          <w:bCs/>
        </w:rPr>
        <w:t>reference</w:t>
      </w:r>
      <w:r w:rsidR="00332EA7" w:rsidRPr="4F5E088A">
        <w:rPr>
          <w:rFonts w:eastAsia="Calibri"/>
        </w:rPr>
        <w:t>]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4334C63C" w14:textId="60154471" w:rsidR="00C12B89" w:rsidRDefault="008B42EE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2772DB2" w:rsidR="008A1D79" w:rsidRPr="008A1D79" w:rsidRDefault="008A1D79" w:rsidP="008A1D79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7120DC6E" wp14:editId="62D5FEAD">
            <wp:extent cx="5943600" cy="2431415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31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2C1DA8" w:rsidRDefault="00E27868" w:rsidP="00F53F8A">
      <w:pPr>
        <w:pStyle w:val="ListParagraph"/>
        <w:numPr>
          <w:ilvl w:val="1"/>
          <w:numId w:val="3"/>
        </w:numPr>
        <w:rPr>
          <w:rFonts w:cstheme="minorHAnsi"/>
          <w:color w:val="FF0000"/>
        </w:rPr>
      </w:pPr>
      <w:r w:rsidRPr="002C1DA8">
        <w:rPr>
          <w:rFonts w:cstheme="minorHAnsi"/>
          <w:color w:val="FF0000"/>
        </w:rPr>
        <w:t xml:space="preserve">An info.txt file exist in each folder that </w:t>
      </w:r>
      <w:r w:rsidR="007529E7" w:rsidRPr="002C1DA8">
        <w:rPr>
          <w:rFonts w:cstheme="minorHAnsi"/>
          <w:color w:val="FF0000"/>
        </w:rPr>
        <w:t>provides</w:t>
      </w:r>
      <w:r w:rsidRPr="002C1DA8">
        <w:rPr>
          <w:rFonts w:cstheme="minorHAnsi"/>
          <w:color w:val="FF0000"/>
        </w:rPr>
        <w:t xml:space="preserve"> information</w:t>
      </w:r>
      <w:r w:rsidR="000331D5" w:rsidRPr="002C1DA8">
        <w:rPr>
          <w:rFonts w:cstheme="minorHAnsi"/>
          <w:color w:val="FF0000"/>
        </w:rPr>
        <w:t xml:space="preserve"> about</w:t>
      </w:r>
      <w:r w:rsidR="00DE35DB" w:rsidRPr="002C1DA8">
        <w:rPr>
          <w:rFonts w:cstheme="minorHAnsi"/>
          <w:color w:val="FF0000"/>
        </w:rPr>
        <w:t xml:space="preserve"> the folder</w:t>
      </w:r>
      <w:r w:rsidR="000331D5" w:rsidRPr="002C1DA8">
        <w:rPr>
          <w:rFonts w:cstheme="minorHAnsi"/>
          <w:color w:val="FF0000"/>
        </w:rPr>
        <w:t xml:space="preserve"> </w:t>
      </w:r>
      <w:r w:rsidR="00F53F8A" w:rsidRPr="002C1DA8">
        <w:rPr>
          <w:rFonts w:cstheme="minorHAnsi"/>
          <w:color w:val="FF0000"/>
        </w:rPr>
        <w:t>content</w:t>
      </w:r>
      <w:r w:rsidR="007529E7" w:rsidRPr="002C1DA8">
        <w:rPr>
          <w:rFonts w:cstheme="minorHAnsi"/>
          <w:color w:val="FF0000"/>
        </w:rPr>
        <w:t>.</w:t>
      </w:r>
      <w:r w:rsidR="00F53F8A" w:rsidRPr="002C1DA8">
        <w:rPr>
          <w:rFonts w:cstheme="minorHAnsi"/>
          <w:color w:val="FF0000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330956F8" w14:textId="4E91C9CD" w:rsidR="00E17524" w:rsidRPr="00E17524" w:rsidRDefault="00E17524" w:rsidP="00E17524">
      <w:pPr>
        <w:ind w:left="360"/>
        <w:rPr>
          <w:rFonts w:cstheme="minorHAnsi"/>
        </w:rPr>
      </w:pP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0388E242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>benchtop pressure-based CO monitoring system [</w:t>
      </w:r>
      <w:r w:rsidR="007F249A" w:rsidRPr="25B573BA">
        <w:rPr>
          <w:b/>
        </w:rPr>
        <w:t>reference</w:t>
      </w:r>
      <w:r w:rsidR="00834107" w:rsidRPr="25B573BA">
        <w:t xml:space="preserve">]. 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0920E755" w14:textId="613FA00B" w:rsidR="00FD5D09" w:rsidRPr="00FD5D09" w:rsidRDefault="00AE0AF3" w:rsidP="00FD5D09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FD5D09" w:rsidRPr="00FD5D09">
        <w:t>[1]</w:t>
      </w:r>
      <w:r w:rsidR="00FD5D09" w:rsidRPr="00FD5D09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FD5D09" w:rsidRPr="00FD5D09">
        <w:rPr>
          <w:i/>
        </w:rPr>
        <w:t xml:space="preserve">Computers in Biology and Medicine, </w:t>
      </w:r>
      <w:r w:rsidR="00FD5D09" w:rsidRPr="00FD5D09">
        <w:t xml:space="preserve">vol. 160, p. 106979, 2023/06/01/ 2023, doi: </w:t>
      </w:r>
      <w:hyperlink r:id="rId12" w:history="1">
        <w:r w:rsidR="00FD5D09" w:rsidRPr="00FD5D09">
          <w:rPr>
            <w:rStyle w:val="Hyperlink"/>
          </w:rPr>
          <w:t>https://doi.org/10.1016/j.compbiomed.2023.106979</w:t>
        </w:r>
      </w:hyperlink>
      <w:r w:rsidR="00FD5D09" w:rsidRPr="00FD5D09">
        <w:t>.</w:t>
      </w:r>
    </w:p>
    <w:p w14:paraId="2F3516EB" w14:textId="77777777" w:rsidR="00FD5D09" w:rsidRPr="00FD5D09" w:rsidRDefault="00FD5D09" w:rsidP="00FD5D09">
      <w:pPr>
        <w:pStyle w:val="EndNoteBibliography"/>
        <w:spacing w:after="0"/>
        <w:ind w:left="720" w:hanging="720"/>
      </w:pPr>
      <w:r w:rsidRPr="00FD5D09">
        <w:t>[2]</w:t>
      </w:r>
      <w:r w:rsidRPr="00FD5D09">
        <w:tab/>
        <w:t xml:space="preserve">J. A. Alhashemi, M. Cecconi, and C. K. Hofer, "Cardiac output monitoring: an integrative perspective," (in eng), </w:t>
      </w:r>
      <w:r w:rsidRPr="00FD5D09">
        <w:rPr>
          <w:i/>
        </w:rPr>
        <w:t xml:space="preserve">Crit Care, </w:t>
      </w:r>
      <w:r w:rsidRPr="00FD5D09">
        <w:t>vol. 15, no. 2, p. 214, 2011, doi: 10.1186/cc9996.</w:t>
      </w:r>
    </w:p>
    <w:p w14:paraId="5D65622E" w14:textId="77777777" w:rsidR="00FD5D09" w:rsidRPr="00FD5D09" w:rsidRDefault="00FD5D09" w:rsidP="00FD5D09">
      <w:pPr>
        <w:pStyle w:val="EndNoteBibliography"/>
        <w:ind w:left="720" w:hanging="720"/>
      </w:pPr>
      <w:r w:rsidRPr="00FD5D09">
        <w:t>[3]</w:t>
      </w:r>
      <w:r w:rsidRPr="00FD5D09">
        <w:tab/>
        <w:t>C. Correa-Gallego</w:t>
      </w:r>
      <w:r w:rsidRPr="00FD5D09">
        <w:rPr>
          <w:i/>
        </w:rPr>
        <w:t xml:space="preserve"> et al.</w:t>
      </w:r>
      <w:r w:rsidRPr="00FD5D09">
        <w:t xml:space="preserve">, "Goal-directed fluid therapy using stroke volume variation for resuscitation after low central venous pressure-assisted liver resection: a randomized clinical trial," </w:t>
      </w:r>
      <w:r w:rsidRPr="00FD5D09">
        <w:rPr>
          <w:i/>
        </w:rPr>
        <w:t xml:space="preserve">Journal of the American College of Surgeons, </w:t>
      </w:r>
      <w:r w:rsidRPr="00FD5D09">
        <w:t>vol. 221, no. 2, pp. 591-601, 2015.</w:t>
      </w:r>
    </w:p>
    <w:p w14:paraId="6A684EAF" w14:textId="45E42B7E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A77AC"/>
    <w:rsid w:val="001D068C"/>
    <w:rsid w:val="001D09A6"/>
    <w:rsid w:val="001D1EAD"/>
    <w:rsid w:val="001E1B7F"/>
    <w:rsid w:val="001E3D73"/>
    <w:rsid w:val="001F21DA"/>
    <w:rsid w:val="00207A62"/>
    <w:rsid w:val="00210545"/>
    <w:rsid w:val="00213760"/>
    <w:rsid w:val="0023147E"/>
    <w:rsid w:val="00235386"/>
    <w:rsid w:val="002508EE"/>
    <w:rsid w:val="002542F2"/>
    <w:rsid w:val="00260800"/>
    <w:rsid w:val="0026154C"/>
    <w:rsid w:val="00274C8A"/>
    <w:rsid w:val="00293F30"/>
    <w:rsid w:val="002B7FD5"/>
    <w:rsid w:val="002C1DA8"/>
    <w:rsid w:val="002D0711"/>
    <w:rsid w:val="002E3DDA"/>
    <w:rsid w:val="002E53CF"/>
    <w:rsid w:val="002E6D75"/>
    <w:rsid w:val="002F4CA1"/>
    <w:rsid w:val="002F7CFB"/>
    <w:rsid w:val="00306C31"/>
    <w:rsid w:val="00312569"/>
    <w:rsid w:val="00332EA7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4BBD"/>
    <w:rsid w:val="00C950EC"/>
    <w:rsid w:val="00C95F8C"/>
    <w:rsid w:val="00C966C6"/>
    <w:rsid w:val="00CA14BA"/>
    <w:rsid w:val="00CA483D"/>
    <w:rsid w:val="00CB4A8B"/>
    <w:rsid w:val="00CC43B6"/>
    <w:rsid w:val="00CD0400"/>
    <w:rsid w:val="00CD3102"/>
    <w:rsid w:val="00CD40ED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5D09"/>
    <w:rsid w:val="00FE135F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customXml/itemProps3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1952</Words>
  <Characters>11133</Characters>
  <Application>Microsoft Office Word</Application>
  <DocSecurity>0</DocSecurity>
  <Lines>92</Lines>
  <Paragraphs>26</Paragraphs>
  <ScaleCrop>false</ScaleCrop>
  <Company/>
  <LinksUpToDate>false</LinksUpToDate>
  <CharactersWithSpaces>130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6</cp:revision>
  <dcterms:created xsi:type="dcterms:W3CDTF">2023-05-12T19:57:00Z</dcterms:created>
  <dcterms:modified xsi:type="dcterms:W3CDTF">2023-05-12T19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